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Pr="00BF0354" w:rsidRDefault="008D4C2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8D4C25" w:rsidRPr="00BF0354" w:rsidRDefault="008D4C2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Die Abbildungsnummern stimmen nicht in der Nummerierung – Da neue Abbildungen in der Zwischenzeit hinzugekommen sind -&gt; Prüfen !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8D4C25">
        <w:rPr>
          <w:lang w:val="de-CH"/>
        </w:rPr>
        <w:t>3.3.2</w:t>
      </w:r>
      <w:r>
        <w:rPr>
          <w:rFonts w:asciiTheme="minorHAnsi" w:eastAsiaTheme="minorEastAsia" w:hAnsiTheme="minorHAnsi" w:cstheme="minorBidi"/>
          <w:sz w:val="22"/>
          <w:szCs w:val="22"/>
          <w:lang w:val="de-CH" w:eastAsia="de-CH"/>
        </w:rPr>
        <w:tab/>
      </w:r>
      <w:r w:rsidRPr="008D4C25">
        <w:rPr>
          <w:lang w:val="de-CH"/>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322B5D">
        <w:fldChar w:fldCharType="begin"/>
      </w:r>
      <w:r w:rsidR="00322B5D">
        <w:instrText xml:space="preserve"> SEQ Tabelle \* ARABIC </w:instrText>
      </w:r>
      <w:r w:rsidR="00322B5D">
        <w:fldChar w:fldCharType="separate"/>
      </w:r>
      <w:r w:rsidR="00322B5D">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412B25">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D4C25">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D4C25"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322B5D">
        <w:fldChar w:fldCharType="begin"/>
      </w:r>
      <w:r w:rsidR="00322B5D">
        <w:instrText xml:space="preserve"> SEQ Tabelle \* ARABIC </w:instrText>
      </w:r>
      <w:r w:rsidR="00322B5D">
        <w:fldChar w:fldCharType="separate"/>
      </w:r>
      <w:r w:rsidR="00322B5D">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Habe die charakteristischen Kureven des sony imx Bildsensors aufgenommen um zu zeigen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322B5D">
        <w:fldChar w:fldCharType="begin"/>
      </w:r>
      <w:r w:rsidR="00322B5D">
        <w:instrText xml:space="preserve"> SEQ Tabelle \* ARABIC </w:instrText>
      </w:r>
      <w:r w:rsidR="00322B5D">
        <w:fldChar w:fldCharType="separate"/>
      </w:r>
      <w:r w:rsidR="00322B5D">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3" w:name="_Toc534627858"/>
      <w:r>
        <w:lastRenderedPageBreak/>
        <w:t>Sensoren</w:t>
      </w:r>
      <w:bookmarkEnd w:id="93"/>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xml:space="preserve">, ist ein </w:t>
      </w:r>
      <w:r w:rsidR="00F6528C">
        <w:t>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4"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4"/>
    </w:p>
    <w:p w:rsidR="0016438C" w:rsidRDefault="00CD2957" w:rsidP="0016438C">
      <w:pPr>
        <w:pStyle w:val="berschrift3"/>
      </w:pPr>
      <w:bookmarkStart w:id="95" w:name="_Toc534627859"/>
      <w:r>
        <w:t>Kontaktloses</w:t>
      </w:r>
      <w:r w:rsidR="0016438C">
        <w:t xml:space="preserve"> Infrarotthermometer </w:t>
      </w:r>
      <w:r>
        <w:t>MLX90614</w:t>
      </w:r>
      <w:bookmarkEnd w:id="95"/>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4627907"/>
      <w:r>
        <w:t xml:space="preserve">Tabelle </w:t>
      </w:r>
      <w:r w:rsidR="00322B5D">
        <w:fldChar w:fldCharType="begin"/>
      </w:r>
      <w:r w:rsidR="00322B5D">
        <w:instrText xml:space="preserve"> SEQ Tabelle \* ARABIC </w:instrText>
      </w:r>
      <w:r w:rsidR="00322B5D">
        <w:fldChar w:fldCharType="separate"/>
      </w:r>
      <w:r w:rsidR="00322B5D">
        <w:rPr>
          <w:noProof/>
        </w:rPr>
        <w:t>4</w:t>
      </w:r>
      <w:r w:rsidR="00322B5D">
        <w:fldChar w:fldCharType="end"/>
      </w:r>
      <w:r>
        <w:rPr>
          <w:noProof/>
        </w:rPr>
        <w:t xml:space="preserve">: </w:t>
      </w:r>
      <w:r w:rsidRPr="00503807">
        <w:rPr>
          <w:noProof/>
        </w:rPr>
        <w:t>Spezifikationen Melexis MLX90614ESF-BCI</w:t>
      </w:r>
      <w:r>
        <w:rPr>
          <w:noProof/>
        </w:rPr>
        <w:t>.</w:t>
      </w:r>
      <w:bookmarkEnd w:id="96"/>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1E4B00" w:rsidRDefault="00794A71" w:rsidP="008768F9">
      <w:pPr>
        <w:pStyle w:val="berschrift3"/>
      </w:pPr>
      <w:bookmarkStart w:id="97" w:name="_Ref534303385"/>
      <w:bookmarkStart w:id="98" w:name="_Toc534627860"/>
      <w:r>
        <w:t>Entfeuchtungsanlage</w:t>
      </w:r>
      <w:bookmarkEnd w:id="97"/>
      <w:bookmarkEnd w:id="98"/>
    </w:p>
    <w:p w:rsidR="0015666C" w:rsidRDefault="0094479A" w:rsidP="009B3534">
      <w:pPr>
        <w:spacing w:after="240"/>
      </w:pPr>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xml:space="preserve">. Um das Beschlagen im Innern der Kuppel zu verhindern, muss die Luftfeuchtigkeit </w:t>
      </w:r>
      <w:r w:rsidR="002E3717">
        <w:t>innerhalb</w:t>
      </w:r>
      <w:r w:rsidR="00AD0CD2">
        <w:t xml:space="preserve"> der Kamera reguliert werden. </w:t>
      </w:r>
      <w:r w:rsidR="0015666C">
        <w:t xml:space="preserve">Um dies zu erreichen, wurde eine Entfeuchtungsanlage in die Kamera eingebaut. Dabei handelt es sich um einen luftdicht verschlossenen Behälter, der mit einem Trocknungsmittel gefüllt ist. </w:t>
      </w:r>
      <w:r w:rsidR="00DC2CA3">
        <w:t>E</w:t>
      </w:r>
      <w:r w:rsidR="0015666C">
        <w:t>in Computerlüfter im Innere des Behälters</w:t>
      </w:r>
      <w:r w:rsidR="00DC2CA3">
        <w:t>,</w:t>
      </w:r>
      <w:r w:rsidR="0015666C">
        <w:t xml:space="preserve"> </w:t>
      </w:r>
      <w:r w:rsidR="00DC2CA3">
        <w:t xml:space="preserve">saugt </w:t>
      </w:r>
      <w:r w:rsidR="0015666C">
        <w:t>die feuchte Luft aus der Kuppel</w:t>
      </w:r>
      <w:r w:rsidR="00DC2CA3">
        <w:t xml:space="preserve">, leitet diese </w:t>
      </w:r>
      <w:r w:rsidR="0015666C">
        <w:t xml:space="preserve">über </w:t>
      </w:r>
      <w:r w:rsidR="00DC2CA3">
        <w:t>das</w:t>
      </w:r>
      <w:r w:rsidR="0015666C">
        <w:t xml:space="preserve"> Trocknungsmittel, um es anschliessend wieder in die Kuppel hinein zu </w:t>
      </w:r>
      <w:r w:rsidR="00DC2CA3">
        <w:t>blasen</w:t>
      </w:r>
      <w:r w:rsidR="0015666C">
        <w:t xml:space="preserve">. </w:t>
      </w:r>
      <w:r w:rsidR="00FC6477">
        <w:t xml:space="preserve">Zwei </w:t>
      </w:r>
      <w:r w:rsidR="003E74FA">
        <w:t xml:space="preserve">Rohrstutzen am Behälter, ermöglichen das einfache Entfernen der gesamten Anlage, sodass diese gegen eine neu aufbereitete, </w:t>
      </w:r>
      <w:r w:rsidR="003E74FA">
        <w:lastRenderedPageBreak/>
        <w:t xml:space="preserve">ausgetauscht werden kann. </w:t>
      </w:r>
      <w:r w:rsidR="00632153">
        <w:t xml:space="preserve">Diese Vorgehensweise ermöglicht ein schnelles Austauchen des </w:t>
      </w:r>
      <w:r w:rsidR="00A909DE">
        <w:t xml:space="preserve">Trocknungsmittels, dass sobald es mit Feuchtigkeit gesättigt ist, ersetzt werden muss. </w:t>
      </w:r>
      <w:r w:rsidR="00E51993">
        <w:t>Dadurch kann der Betriebsunterbruch der Kamera</w:t>
      </w:r>
      <w:r w:rsidR="00E94032">
        <w:t>,</w:t>
      </w:r>
      <w:r w:rsidR="00E51993">
        <w:t xml:space="preserve"> so kurz wie möglich gehalten werden. </w:t>
      </w:r>
      <w:r w:rsidR="009B3534">
        <w:t xml:space="preserve">Die nachfolgende schematische Darstellung, </w:t>
      </w:r>
      <w:r w:rsidR="00E94032">
        <w:br/>
      </w:r>
      <w:r w:rsidR="003E74FA">
        <w:t>illustriert nochmals die Funktionsweise der Entfeuchtungsanlage.</w:t>
      </w:r>
    </w:p>
    <w:p w:rsidR="0015666C" w:rsidRDefault="0015666C" w:rsidP="0015666C">
      <w:pPr>
        <w:keepNext/>
      </w:pPr>
      <w:r>
        <w:rPr>
          <w:noProof/>
          <w:lang w:val="de-CH" w:eastAsia="de-CH"/>
        </w:rPr>
        <w:drawing>
          <wp:inline distT="0" distB="0" distL="0" distR="0">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5666C" w:rsidRDefault="0015666C" w:rsidP="0015666C">
      <w:pPr>
        <w:pStyle w:val="Beschriftung"/>
        <w:jc w:val="center"/>
      </w:pPr>
      <w:bookmarkStart w:id="99" w:name="_Toc5346278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4</w:t>
      </w:r>
      <w:r w:rsidR="00BA1753">
        <w:rPr>
          <w:noProof/>
        </w:rPr>
        <w:fldChar w:fldCharType="end"/>
      </w:r>
      <w:r>
        <w:rPr>
          <w:noProof/>
        </w:rPr>
        <w:t xml:space="preserve">: Links Aufsicht und rechts Seitenansicht der </w:t>
      </w:r>
      <w:r>
        <w:t>Entfeuchtungsanlage</w:t>
      </w:r>
      <w:r>
        <w:rPr>
          <w:noProof/>
        </w:rPr>
        <w:t>.</w:t>
      </w:r>
      <w:bookmarkEnd w:id="99"/>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5</w:t>
      </w:r>
      <w:r w:rsidR="00BA1753">
        <w:rPr>
          <w:noProof/>
        </w:rPr>
        <w:fldChar w:fldCharType="end"/>
      </w:r>
      <w:r>
        <w:t>: Links: geöffnete Entfeuchtungsanlage. Rechts: Entfeuchtungsanlage von vorne.</w:t>
      </w:r>
      <w:bookmarkEnd w:id="100"/>
    </w:p>
    <w:p w:rsidR="00A04CA1" w:rsidRDefault="003A3667" w:rsidP="00A04CA1">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6E1C04" w:rsidRDefault="006E1C04" w:rsidP="00E15842">
      <w:pPr>
        <w:keepNext/>
        <w:ind w:left="1785" w:firstLine="357"/>
        <w:jc w:val="left"/>
      </w:pPr>
      <w:r>
        <w:rPr>
          <w:noProof/>
          <w:lang w:val="de-CH" w:eastAsia="de-CH"/>
        </w:rPr>
        <w:drawing>
          <wp:inline distT="0" distB="0" distL="0" distR="0" wp14:anchorId="675E9AF7" wp14:editId="336BF496">
            <wp:extent cx="2167076" cy="1647731"/>
            <wp:effectExtent l="0" t="0" r="508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2231" cy="1704875"/>
                    </a:xfrm>
                    <a:prstGeom prst="rect">
                      <a:avLst/>
                    </a:prstGeom>
                    <a:noFill/>
                    <a:ln>
                      <a:noFill/>
                    </a:ln>
                  </pic:spPr>
                </pic:pic>
              </a:graphicData>
            </a:graphic>
          </wp:inline>
        </w:drawing>
      </w:r>
    </w:p>
    <w:p w:rsidR="006E1C04" w:rsidRDefault="006E1C04" w:rsidP="006E1C04">
      <w:pPr>
        <w:pStyle w:val="Beschriftung"/>
        <w:jc w:val="center"/>
      </w:pPr>
      <w:bookmarkStart w:id="101"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6</w:t>
      </w:r>
      <w:r w:rsidR="00BA1753">
        <w:rPr>
          <w:noProof/>
        </w:rPr>
        <w:fldChar w:fldCharType="end"/>
      </w:r>
      <w:r>
        <w:rPr>
          <w:noProof/>
        </w:rPr>
        <w:t>: NPN Transistor in Emitterschaltung zum Ein- und Ausschalten des Lüfters.</w:t>
      </w:r>
      <w:bookmarkEnd w:id="101"/>
    </w:p>
    <w:p w:rsidR="00166F34" w:rsidRPr="00166F34" w:rsidRDefault="00166F34" w:rsidP="00166F34">
      <w:r>
        <w:t>Beim Trocknungsmittel handelt es sich um ein sogenanntes Molekularsieb</w:t>
      </w:r>
      <w:r w:rsidR="001D6C80">
        <w:t xml:space="preserve"> </w:t>
      </w:r>
      <w:r w:rsidR="001D6C80">
        <w:fldChar w:fldCharType="begin"/>
      </w:r>
      <w:r w:rsidR="001D6C80">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1D6C80">
        <w:fldChar w:fldCharType="separate"/>
      </w:r>
      <w:r w:rsidR="001D6C80" w:rsidRPr="001D6C80">
        <w:t>[29]</w:t>
      </w:r>
      <w:r w:rsidR="001D6C80">
        <w:fldChar w:fldCharType="end"/>
      </w:r>
      <w:r>
        <w:t>, dass aus synthetisiertem Zeolithe</w:t>
      </w:r>
      <w:r>
        <w:rPr>
          <w:rStyle w:val="Funotenzeichen"/>
        </w:rPr>
        <w:footnoteReference w:id="11"/>
      </w:r>
      <w:r>
        <w:t xml:space="preserve"> hergestellt wird. </w:t>
      </w:r>
      <w:r w:rsidR="000C372B">
        <w:t xml:space="preserve">Das Molekularsieb </w:t>
      </w:r>
      <w:r>
        <w:t>verfüg</w:t>
      </w:r>
      <w:r w:rsidR="000C372B">
        <w:t>t</w:t>
      </w:r>
      <w:r>
        <w:t xml:space="preserve"> über ein starkes Adsorptionsvermögen für Gase, Dämpfe und gelöste Stoffe mit bestimmten Molekülgrössen.</w:t>
      </w:r>
      <w:r w:rsidR="000C372B">
        <w:t xml:space="preserve"> Es eignet sich zur sogenannten scharfen Trocknung, bei der jegliche Feuchtigkeit dem Gas entzogen wird und im Trocknungsmittel eingelagert wird. Durch Erhitzen bei 250 – 350° C, kann das Trocknungsmittel für den Wiedergebrauch, regeneriert werden.</w:t>
      </w:r>
    </w:p>
    <w:p w:rsidR="00166F34" w:rsidRDefault="00166F34" w:rsidP="00166F34">
      <w:pPr>
        <w:keepNext/>
        <w:jc w:val="center"/>
      </w:pPr>
      <w:r>
        <w:rPr>
          <w:noProof/>
          <w:lang w:val="de-CH" w:eastAsia="de-CH"/>
        </w:rPr>
        <w:lastRenderedPageBreak/>
        <w:drawing>
          <wp:inline distT="0" distB="0" distL="0" distR="0" wp14:anchorId="5630E639" wp14:editId="2CFCF818">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1902F1" w:rsidRDefault="00166F34" w:rsidP="00A71446">
      <w:pPr>
        <w:pStyle w:val="Beschriftung"/>
        <w:jc w:val="center"/>
      </w:pPr>
      <w:bookmarkStart w:id="102" w:name="_Toc5346279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7</w:t>
      </w:r>
      <w:r w:rsidR="00BA1753">
        <w:rPr>
          <w:noProof/>
        </w:rPr>
        <w:fldChar w:fldCharType="end"/>
      </w:r>
      <w:r>
        <w:rPr>
          <w:noProof/>
        </w:rPr>
        <w:t xml:space="preserve">: </w:t>
      </w:r>
      <w:r w:rsidR="000C372B">
        <w:t>Molekularsieb Perlen, zur scharfen Trocknung feuchter Luft.</w:t>
      </w:r>
      <w:bookmarkEnd w:id="102"/>
    </w:p>
    <w:p w:rsidR="00781091" w:rsidRDefault="00781091" w:rsidP="00781091">
      <w:pPr>
        <w:pStyle w:val="berschrift2"/>
      </w:pPr>
      <w:bookmarkStart w:id="103" w:name="_Toc534627861"/>
      <w:r w:rsidRPr="00E86376">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3"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2C4282">
      <w:pPr>
        <w:jc w:val="left"/>
      </w:pPr>
    </w:p>
    <w:p w:rsidR="00F22C26" w:rsidRDefault="00F22C26" w:rsidP="00F22C26">
      <w:pPr>
        <w:pStyle w:val="berschrift3"/>
      </w:pPr>
      <w:r>
        <w:lastRenderedPageBreak/>
        <w:t>Verzeichnisstruktur der Kamerasteuerung</w:t>
      </w:r>
    </w:p>
    <w:p w:rsidR="00F22C26" w:rsidRDefault="00F22C26" w:rsidP="00F22C26">
      <w:r>
        <w:t xml:space="preserve">Im Repository „camera_scripts“, im Verzeichnis „sensors“, befinden sich alle Programme die für den Betrieb der Sensoren und das Erfassen der Messdaten benötigt werden. </w:t>
      </w:r>
    </w:p>
    <w:p w:rsidR="00F22C26" w:rsidRDefault="00F22C26" w:rsidP="00F22C26">
      <w:pPr>
        <w:keepNext/>
        <w:jc w:val="center"/>
      </w:pPr>
      <w:r>
        <w:rPr>
          <w:noProof/>
        </w:rPr>
        <w:drawing>
          <wp:inline distT="0" distB="0" distL="0" distR="0" wp14:anchorId="4A939861" wp14:editId="1B498C65">
            <wp:extent cx="3803456" cy="1456423"/>
            <wp:effectExtent l="0" t="0" r="698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21070" cy="1463168"/>
                    </a:xfrm>
                    <a:prstGeom prst="rect">
                      <a:avLst/>
                    </a:prstGeom>
                    <a:noFill/>
                    <a:ln>
                      <a:noFill/>
                    </a:ln>
                  </pic:spPr>
                </pic:pic>
              </a:graphicData>
            </a:graphic>
          </wp:inline>
        </w:drawing>
      </w:r>
    </w:p>
    <w:p w:rsidR="00F22C26" w:rsidRDefault="00F22C26" w:rsidP="00F22C26">
      <w:pPr>
        <w:pStyle w:val="Beschriftung"/>
        <w:jc w:val="center"/>
      </w:pPr>
      <w:r>
        <w:t xml:space="preserve">Abbildung </w:t>
      </w:r>
      <w:r>
        <w:fldChar w:fldCharType="begin"/>
      </w:r>
      <w:r>
        <w:instrText xml:space="preserve"> SEQ Abbildung \* ARABIC </w:instrText>
      </w:r>
      <w:r>
        <w:fldChar w:fldCharType="separate"/>
      </w:r>
      <w:r>
        <w:rPr>
          <w:noProof/>
        </w:rPr>
        <w:t>28</w:t>
      </w:r>
      <w:r>
        <w:rPr>
          <w:noProof/>
        </w:rPr>
        <w:fldChar w:fldCharType="end"/>
      </w:r>
      <w:r>
        <w:t xml:space="preserve">: </w:t>
      </w:r>
      <w:r>
        <w:rPr>
          <w:noProof/>
        </w:rPr>
        <w:t xml:space="preserve"> Links: das Repository „camera_scripts“, das zum Betrieb der Kamera, alle notwendigen Skripts enthält. Rechts: Das Verzeichnis „sensors“, mit den Skripts zum Betrieb der Sensoren. </w:t>
      </w:r>
    </w:p>
    <w:p w:rsidR="00F22C26" w:rsidRPr="00F22C26" w:rsidRDefault="00F22C26" w:rsidP="00F22C26"/>
    <w:p w:rsidR="00E319CE" w:rsidRDefault="000331B9" w:rsidP="007826AC">
      <w:pPr>
        <w:pStyle w:val="berschrift3"/>
      </w:pPr>
      <w:bookmarkStart w:id="104" w:name="_Toc534627862"/>
      <w:r>
        <w:t>Kamerast</w:t>
      </w:r>
      <w:r w:rsidR="00856120">
        <w:t>euerung mittels Cronjobs</w:t>
      </w:r>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NIX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CellMar>
          <w:left w:w="0" w:type="dxa"/>
          <w:right w:w="0" w:type="dxa"/>
        </w:tblCellMar>
        <w:tblLook w:val="04A0" w:firstRow="1" w:lastRow="0" w:firstColumn="1" w:lastColumn="0" w:noHBand="0" w:noVBand="1"/>
      </w:tblPr>
      <w:tblGrid>
        <w:gridCol w:w="279"/>
        <w:gridCol w:w="1559"/>
        <w:gridCol w:w="6657"/>
      </w:tblGrid>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1</w:t>
            </w:r>
          </w:p>
        </w:tc>
        <w:tc>
          <w:tcPr>
            <w:tcW w:w="1559" w:type="dxa"/>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w:t>
            </w:r>
            <w:r w:rsidR="006E1633" w:rsidRPr="00D30FD5">
              <w:rPr>
                <w:sz w:val="16"/>
                <w:szCs w:val="16"/>
                <w:lang w:val="en-US"/>
              </w:rPr>
              <w:t>eck_humidity.py</w:t>
            </w:r>
          </w:p>
        </w:tc>
      </w:tr>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2</w:t>
            </w:r>
          </w:p>
        </w:tc>
        <w:tc>
          <w:tcPr>
            <w:tcW w:w="1559" w:type="dxa"/>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 xml:space="preserve">/usr/bin/python3 /home/pi/python_scripts/sensors/write_sensors_DB.py </w:t>
            </w:r>
          </w:p>
        </w:tc>
      </w:tr>
      <w:tr w:rsidR="006E1633" w:rsidRPr="00B53180" w:rsidTr="002374A5">
        <w:tc>
          <w:tcPr>
            <w:tcW w:w="279" w:type="dxa"/>
          </w:tcPr>
          <w:p w:rsidR="006E1633" w:rsidRPr="00D30FD5" w:rsidRDefault="006E1633" w:rsidP="006E1633">
            <w:pPr>
              <w:pStyle w:val="HTMLVorformatiert"/>
              <w:jc w:val="center"/>
              <w:rPr>
                <w:sz w:val="16"/>
                <w:szCs w:val="16"/>
              </w:rPr>
            </w:pPr>
            <w:r w:rsidRPr="00D30FD5">
              <w:rPr>
                <w:sz w:val="16"/>
                <w:szCs w:val="16"/>
              </w:rPr>
              <w:t>3</w:t>
            </w:r>
          </w:p>
        </w:tc>
        <w:tc>
          <w:tcPr>
            <w:tcW w:w="1559" w:type="dxa"/>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TestPic.py</w:t>
            </w:r>
          </w:p>
        </w:tc>
      </w:tr>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4</w:t>
            </w:r>
          </w:p>
        </w:tc>
        <w:tc>
          <w:tcPr>
            <w:tcW w:w="1559" w:type="dxa"/>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TestPic.py</w:t>
            </w:r>
          </w:p>
        </w:tc>
      </w:tr>
      <w:tr w:rsidR="00A918BE" w:rsidRPr="006E1633" w:rsidTr="002374A5">
        <w:tc>
          <w:tcPr>
            <w:tcW w:w="279" w:type="dxa"/>
          </w:tcPr>
          <w:p w:rsidR="00A918BE" w:rsidRDefault="00EB5545" w:rsidP="002374A5">
            <w:pPr>
              <w:pStyle w:val="HTMLVorformatiert"/>
              <w:jc w:val="center"/>
              <w:rPr>
                <w:sz w:val="16"/>
                <w:szCs w:val="16"/>
              </w:rPr>
            </w:pPr>
            <w:r>
              <w:rPr>
                <w:sz w:val="16"/>
                <w:szCs w:val="16"/>
              </w:rPr>
              <w:t>5</w:t>
            </w:r>
          </w:p>
        </w:tc>
        <w:tc>
          <w:tcPr>
            <w:tcW w:w="1559" w:type="dxa"/>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6</w:t>
            </w:r>
          </w:p>
        </w:tc>
        <w:tc>
          <w:tcPr>
            <w:tcW w:w="1559" w:type="dxa"/>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7</w:t>
            </w:r>
          </w:p>
        </w:tc>
        <w:tc>
          <w:tcPr>
            <w:tcW w:w="1559" w:type="dxa"/>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w:t>
            </w:r>
            <w:r w:rsidRPr="00D30FD5">
              <w:rPr>
                <w:sz w:val="16"/>
                <w:szCs w:val="16"/>
                <w:lang w:val="en-US"/>
              </w:rPr>
              <w:t xml:space="preserve"> </w:t>
            </w:r>
            <w:r w:rsidRPr="00D30FD5">
              <w:rPr>
                <w:sz w:val="16"/>
                <w:szCs w:val="16"/>
                <w:lang w:val="en-US"/>
              </w:rPr>
              <w:t>/home/pi/python_scripts/helpers/zipitall.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8</w:t>
            </w:r>
          </w:p>
        </w:tc>
        <w:tc>
          <w:tcPr>
            <w:tcW w:w="1559" w:type="dxa"/>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w:t>
            </w:r>
            <w:r w:rsidRPr="00D30FD5">
              <w:rPr>
                <w:sz w:val="16"/>
                <w:szCs w:val="16"/>
                <w:lang w:val="en-US"/>
              </w:rPr>
              <w:t xml:space="preserve"> /home/pi/python_scripts/helpers/ftpexporter.py</w:t>
            </w:r>
          </w:p>
        </w:tc>
      </w:tr>
    </w:tbl>
    <w:p w:rsidR="006E1633" w:rsidRDefault="00322B5D" w:rsidP="00DB16F5">
      <w:pPr>
        <w:pStyle w:val="Beschriftung"/>
        <w:spacing w:after="240"/>
        <w:jc w:val="center"/>
        <w:rPr>
          <w:lang w:val="de-CH"/>
        </w:rPr>
      </w:pPr>
      <w:r>
        <w:t xml:space="preserve">Tabelle </w:t>
      </w:r>
      <w:r>
        <w:fldChar w:fldCharType="begin"/>
      </w:r>
      <w:r>
        <w:instrText xml:space="preserve"> SEQ Tabelle \* ARABIC </w:instrText>
      </w:r>
      <w:r>
        <w:fldChar w:fldCharType="separate"/>
      </w:r>
      <w:r>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w:t>
      </w:r>
      <w:r w:rsidR="00FC4A9E">
        <w:rPr>
          <w:lang w:val="de-CH"/>
        </w:rPr>
        <w:t xml:space="preserve">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t>
      </w:r>
      <w:r w:rsidR="00361934">
        <w:rPr>
          <w:lang w:val="de-CH"/>
        </w:rPr>
        <w:t>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w:t>
      </w:r>
      <w:r w:rsidR="009E2019">
        <w:rPr>
          <w:lang w:val="de-CH"/>
        </w:rPr>
        <w:lastRenderedPageBreak/>
        <w:t xml:space="preserve">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A810D9" w:rsidP="009C0A24">
      <w:pPr>
        <w:rPr>
          <w:lang w:val="de-CH"/>
        </w:rPr>
      </w:pPr>
      <w:r>
        <w:rPr>
          <w:lang w:val="de-CH"/>
        </w:rPr>
        <w:t xml:space="preserve">Noch bevor in der sechsten Zeile des </w:t>
      </w:r>
      <w:r>
        <w:rPr>
          <w:lang w:val="de-CH"/>
        </w:rPr>
        <w:t>Crontabs</w:t>
      </w:r>
      <w:r>
        <w:rPr>
          <w:lang w:val="de-CH"/>
        </w:rPr>
        <w:t xml:space="preserve"> die Himmelsaufnahmen gestartet werden, berechnet das Skript in der fünften Zeile, Sonnenaufgang und Sonnenuntergang. </w:t>
      </w:r>
    </w:p>
    <w:p w:rsidR="00BB4514" w:rsidRDefault="00BB4514" w:rsidP="00BB4514">
      <w:pPr>
        <w:rPr>
          <w:lang w:val="de-CH"/>
        </w:rPr>
      </w:pPr>
      <w:r>
        <w:rPr>
          <w:lang w:val="de-CH"/>
        </w:rPr>
        <w:t xml:space="preserve">Das Skript in der fünften Zeile, berechnet die Uhrzeit für </w:t>
      </w:r>
      <w:r>
        <w:rPr>
          <w:lang w:val="de-CH"/>
        </w:rPr>
        <w:t>Sonnenaufgang und Sonnenuntergang.</w:t>
      </w:r>
      <w:r>
        <w:rPr>
          <w:lang w:val="de-CH"/>
        </w:rPr>
        <w:t xml:space="preserve"> Anschliessend </w:t>
      </w:r>
      <w:r>
        <w:rPr>
          <w:lang w:val="de-CH"/>
        </w:rPr>
        <w:t>ersetzt</w:t>
      </w:r>
      <w:r>
        <w:rPr>
          <w:lang w:val="de-CH"/>
        </w:rPr>
        <w:t xml:space="preserve"> es </w:t>
      </w:r>
      <w:r>
        <w:rPr>
          <w:lang w:val="de-CH"/>
        </w:rPr>
        <w:t>in der sechsten Zeile</w:t>
      </w:r>
      <w:r>
        <w:rPr>
          <w:lang w:val="de-CH"/>
        </w:rPr>
        <w:t>,</w:t>
      </w:r>
      <w:r>
        <w:rPr>
          <w:lang w:val="de-CH"/>
        </w:rPr>
        <w:t xml:space="preserve"> Start- und Stoppzeiten des Vortages, durch die neu berechneten Zeiten. </w:t>
      </w:r>
      <w:r>
        <w:rPr>
          <w:lang w:val="de-CH"/>
        </w:rPr>
        <w:t xml:space="preserve">Auf diese Weise soll gewährleistet werden </w:t>
      </w:r>
      <w:bookmarkStart w:id="105" w:name="_GoBack"/>
      <w:bookmarkEnd w:id="105"/>
    </w:p>
    <w:p w:rsidR="00BB4514" w:rsidRDefault="00BB4514" w:rsidP="009C0A24">
      <w:pPr>
        <w:rPr>
          <w:lang w:val="de-CH"/>
        </w:rPr>
      </w:pP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läuft die Kamera nur noch von morgens um neun Uhr, bis nachmittags um drei Uhr. 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die sich negativ </w:t>
      </w:r>
      <w:r w:rsidR="00054A37">
        <w:rPr>
          <w:lang w:val="de-CH"/>
        </w:rPr>
        <w:t>auf die Bildqualität auswirken</w:t>
      </w:r>
      <w:r w:rsidR="00DD69A5">
        <w:rPr>
          <w:lang w:val="de-CH"/>
        </w:rPr>
        <w:t>.</w:t>
      </w:r>
    </w:p>
    <w:p w:rsidR="00DD69A5" w:rsidRDefault="00BB4514" w:rsidP="009C0A24">
      <w:pPr>
        <w:rPr>
          <w:lang w:val="de-CH"/>
        </w:rPr>
      </w:pPr>
      <w:r>
        <w:rPr>
          <w:lang w:val="de-CH"/>
        </w:rPr>
        <w:t xml:space="preserve">Sobald die Systemzeit mit der Startzeit für die Himmelsaufnahmen übereinstimmt </w:t>
      </w:r>
    </w:p>
    <w:p w:rsidR="009936D9" w:rsidRDefault="009936D9" w:rsidP="009936D9">
      <w:pPr>
        <w:rPr>
          <w:lang w:val="de-CH"/>
        </w:rPr>
      </w:pPr>
      <w:r>
        <w:rPr>
          <w:lang w:val="de-CH"/>
        </w:rPr>
        <w:t xml:space="preserve">Die </w:t>
      </w:r>
      <w:r>
        <w:rPr>
          <w:lang w:val="de-CH"/>
        </w:rPr>
        <w:t>sechste</w:t>
      </w:r>
      <w:r>
        <w:rPr>
          <w:lang w:val="de-CH"/>
        </w:rPr>
        <w:t xml:space="preserve"> Zeile des Crontabs startet die Komprimierung der Himmelsaufnahmen am Ende eines Tages. Dabei wird </w:t>
      </w:r>
    </w:p>
    <w:p w:rsidR="009936D9" w:rsidRDefault="009936D9" w:rsidP="009C0A24">
      <w:pPr>
        <w:rPr>
          <w:lang w:val="de-CH"/>
        </w:rPr>
      </w:pPr>
    </w:p>
    <w:p w:rsidR="003A7AE5" w:rsidRPr="003A7AE5" w:rsidRDefault="003A7AE5" w:rsidP="003A7AE5">
      <w:pPr>
        <w:rPr>
          <w:lang w:val="de-CH"/>
        </w:rPr>
      </w:pPr>
    </w:p>
    <w:p w:rsidR="00856120" w:rsidRPr="00322B5D" w:rsidRDefault="00856120" w:rsidP="00856120">
      <w:pPr>
        <w:rPr>
          <w:lang w:val="de-CH"/>
        </w:rPr>
      </w:pPr>
    </w:p>
    <w:bookmarkEnd w:id="104"/>
    <w:p w:rsidR="00173B8C" w:rsidRPr="00173B8C" w:rsidRDefault="00173B8C" w:rsidP="00173B8C"/>
    <w:p w:rsidR="008D4C25" w:rsidRPr="008D4C25" w:rsidRDefault="008D4C25" w:rsidP="008D4C25"/>
    <w:p w:rsidR="007826AC" w:rsidRPr="007972C7" w:rsidRDefault="007826AC" w:rsidP="002C4282">
      <w:pPr>
        <w:jc w:val="left"/>
        <w:rPr>
          <w:color w:val="FF0000"/>
        </w:rPr>
      </w:pPr>
    </w:p>
    <w:p w:rsidR="00E8030E" w:rsidRDefault="00781091" w:rsidP="00781091">
      <w:pPr>
        <w:pStyle w:val="berschrift3"/>
      </w:pPr>
      <w:bookmarkStart w:id="106" w:name="_Ref534537835"/>
      <w:bookmarkStart w:id="107" w:name="_Toc534627863"/>
      <w:r>
        <w:t xml:space="preserve">Software </w:t>
      </w:r>
      <w:r w:rsidR="00443206">
        <w:t>für Bildaufnahmen</w:t>
      </w:r>
      <w:bookmarkEnd w:id="106"/>
      <w:bookmarkEnd w:id="107"/>
    </w:p>
    <w:p w:rsidR="003D6DAC" w:rsidRDefault="00A1026B" w:rsidP="00781091">
      <w:r>
        <w:t>Im Verlauf der Entwicklung der Kamerasteuerung entstanden i</w:t>
      </w:r>
      <w:r w:rsidR="00781091">
        <w:t>nsgesamt</w:t>
      </w:r>
      <w:r>
        <w:t xml:space="preserve"> drei </w:t>
      </w:r>
      <w:r w:rsidR="000F6E0C">
        <w:t>Softwarev</w:t>
      </w:r>
      <w:r>
        <w:t xml:space="preserve">ersionen. </w:t>
      </w:r>
      <w:r w:rsidR="003D6DAC">
        <w:t xml:space="preserve">Sie wiederspiegeln den Entwicklungsgang der Kamerasteuerung, </w:t>
      </w:r>
      <w:r w:rsidR="004E289C">
        <w:t xml:space="preserve">die </w:t>
      </w:r>
      <w:r w:rsidR="003D6DAC">
        <w:t xml:space="preserve">mit jeder weiteren wichtigen Erkenntnis in einer verbesserten Version mündete. </w:t>
      </w:r>
      <w:r w:rsidR="00C03D86">
        <w:t xml:space="preserve">Die </w:t>
      </w:r>
      <w:r w:rsidR="00344890" w:rsidRPr="00344890">
        <w:t xml:space="preserve">bedeutendsten </w:t>
      </w:r>
      <w:r w:rsidR="00C03D86">
        <w:t>Entwicklungsstufen beinhalteten</w:t>
      </w:r>
      <w:r w:rsidR="004E289C">
        <w:t>,</w:t>
      </w:r>
      <w:r w:rsidR="00C03D86">
        <w:t xml:space="preserve"> die Reduktion der Anzahl benötigten Bilder für </w:t>
      </w:r>
      <w:r w:rsidR="004E289C">
        <w:t>die Belichtungsserie, sowie eine automatische Belichtungssteuerung, in der finalen Version.</w:t>
      </w:r>
      <w:r w:rsidR="007D2921">
        <w:t xml:space="preserve"> </w:t>
      </w:r>
    </w:p>
    <w:p w:rsidR="003D6DAC" w:rsidRDefault="00EC0AF9" w:rsidP="00781091">
      <w:r>
        <w:t xml:space="preserve">Die erste Version ist sehr </w:t>
      </w:r>
      <w:r w:rsidR="00B63A6A">
        <w:t>einfach aufgebaut</w:t>
      </w:r>
      <w:r>
        <w:t xml:space="preserve"> und besteht aus drei </w:t>
      </w:r>
      <w:r w:rsidR="003910C5">
        <w:t xml:space="preserve">einzelnen </w:t>
      </w:r>
      <w:r>
        <w:t>Klassen</w:t>
      </w:r>
      <w:r w:rsidR="003910C5">
        <w:t xml:space="preserve">. Die Helper Klasse beinhaltet alle untergeordneten Hilfsmethoden. Die Klasse Logger übernimmt das Protokollieren von Kameraeinstellungen </w:t>
      </w:r>
      <w:r w:rsidR="003D6DAC">
        <w:t>und</w:t>
      </w:r>
      <w:r w:rsidR="003910C5">
        <w:t xml:space="preserve"> Fehlern. </w:t>
      </w:r>
      <w:r w:rsidR="00B63A6A">
        <w:t xml:space="preserve">Fehler werden fortlaufend </w:t>
      </w:r>
      <w:r w:rsidR="003D6DAC">
        <w:t>Kameraeinstellungen</w:t>
      </w:r>
    </w:p>
    <w:p w:rsidR="003910C5" w:rsidRDefault="003D6DAC" w:rsidP="00781091">
      <w:r>
        <w:lastRenderedPageBreak/>
        <w:t xml:space="preserve">Die Kameraeinstellungen, werden jeweils mit den Bildern </w:t>
      </w:r>
      <w:r w:rsidR="003910C5">
        <w:t xml:space="preserve">Fehler als auch Einstellungen, werden jeweils in eigene Dateien abgelegt.  </w:t>
      </w:r>
    </w:p>
    <w:p w:rsidR="00A1026B" w:rsidRDefault="003910C5" w:rsidP="00781091">
      <w:r>
        <w:t xml:space="preserve">Methoden, die </w:t>
      </w:r>
      <w:r w:rsidR="00EC0AF9">
        <w:t xml:space="preserve"> </w:t>
      </w:r>
      <w:r>
        <w:t xml:space="preserve">Bei den Klasen Handelt es sich um eine </w:t>
      </w:r>
      <w:r w:rsidR="00EC0AF9">
        <w:t xml:space="preserve">aufgebaut und besteht im Wesentlichen aus </w:t>
      </w:r>
      <w:r w:rsidR="00A1026B">
        <w:t xml:space="preserve"> </w:t>
      </w:r>
    </w:p>
    <w:p w:rsidR="00781091" w:rsidRDefault="00A1026B" w:rsidP="00781091">
      <w:r>
        <w:t xml:space="preserve">Diese unterscheiden sich </w:t>
      </w:r>
      <w:r w:rsidR="00781091">
        <w:t xml:space="preserve"> wurden drei unterschiedliche So</w:t>
      </w:r>
      <w:r w:rsidR="00791AC6">
        <w:t>ftwareversionen zur S</w:t>
      </w:r>
      <w:r w:rsidR="00781091">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Default="00781091" w:rsidP="00781091"/>
    <w:p w:rsidR="00B63A6A" w:rsidRDefault="004C30C2" w:rsidP="00781091">
      <w:r>
        <w:t>Unbedingt erwähnen wo sich diese Software befindet!</w:t>
      </w:r>
    </w:p>
    <w:p w:rsidR="00856120" w:rsidRDefault="00856120" w:rsidP="00856120">
      <w:pPr>
        <w:jc w:val="left"/>
      </w:pPr>
      <w:r>
        <w:t>Beschreibung des Raw Bayer data captures mittels picamera:</w:t>
      </w:r>
      <w:r>
        <w:br/>
      </w:r>
      <w:hyperlink r:id="rId45" w:history="1">
        <w:r w:rsidRPr="005C2BDF">
          <w:rPr>
            <w:rStyle w:val="Hyperlink"/>
          </w:rPr>
          <w:t>https://picamera.readthedocs.io/en/release-1.12/recipes2.html</w:t>
        </w:r>
      </w:hyperlink>
      <w:r>
        <w:t xml:space="preserve"> (vorallem hier !)</w:t>
      </w:r>
    </w:p>
    <w:p w:rsidR="00856120" w:rsidRDefault="00856120" w:rsidP="00781091"/>
    <w:p w:rsidR="00856120" w:rsidRDefault="00856120" w:rsidP="00781091">
      <w:hyperlink r:id="rId46" w:history="1">
        <w:r w:rsidRPr="005C2BDF">
          <w:rPr>
            <w:rStyle w:val="Hyperlink"/>
          </w:rPr>
          <w:t>https://picamera.readthedocs.io/en/release-1.13/recipes2.html</w:t>
        </w:r>
      </w:hyperlink>
    </w:p>
    <w:p w:rsidR="00856120" w:rsidRDefault="00856120" w:rsidP="00781091"/>
    <w:p w:rsidR="00677868" w:rsidRDefault="00677868" w:rsidP="00677868">
      <w:pPr>
        <w:pStyle w:val="berschrift3"/>
      </w:pPr>
      <w:bookmarkStart w:id="108" w:name="_Toc534627864"/>
      <w:r>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627865"/>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lastRenderedPageBreak/>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7"/>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677868" w:rsidRDefault="00677868" w:rsidP="00677868">
      <w:pPr>
        <w:pStyle w:val="berschrift3"/>
      </w:pPr>
      <w:bookmarkStart w:id="110" w:name="_Toc534627866"/>
      <w:r w:rsidRPr="00677868">
        <w:t>Postprocessing</w:t>
      </w:r>
      <w:bookmarkEnd w:id="110"/>
      <w:r w:rsidR="00947226" w:rsidRPr="00677868">
        <w:br w:type="page"/>
      </w: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9</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val="de-CH"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lang w:val="de-CH" w:eastAsia="de-CH"/>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322B5D">
        <w:fldChar w:fldCharType="begin"/>
      </w:r>
      <w:r w:rsidR="00322B5D">
        <w:instrText xml:space="preserve"> SEQ Tabelle \* ARABIC </w:instrText>
      </w:r>
      <w:r w:rsidR="00322B5D">
        <w:fldChar w:fldCharType="separate"/>
      </w:r>
      <w:r w:rsidR="00322B5D">
        <w:rPr>
          <w:noProof/>
        </w:rPr>
        <w:t>6</w:t>
      </w:r>
      <w:r w:rsidR="00322B5D">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intensity“,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http://www.entsoe.eu/fileadmin/user_upload/_library/publications/entsoe/Operation_Handbook/Policy_1_final.pdf“. .</w:t>
      </w:r>
    </w:p>
    <w:p w:rsidR="001D6C80" w:rsidRPr="001D6C80" w:rsidRDefault="001D6C80" w:rsidP="001D6C80">
      <w:pPr>
        <w:pStyle w:val="Literaturverzeichnis"/>
        <w:rPr>
          <w:lang w:val="en-US"/>
        </w:rPr>
      </w:pPr>
      <w:r w:rsidRPr="001D6C80">
        <w:rPr>
          <w:lang w:val="en-US"/>
        </w:rPr>
        <w:t>[7]</w:t>
      </w:r>
      <w:r w:rsidRPr="001D6C80">
        <w:rPr>
          <w:lang w:val="en-US"/>
        </w:rPr>
        <w:tab/>
        <w:t>T. McCandless, „Artificial Intelligence Techniques for Short-range Solar Irradiance Prediction“,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penetration“,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development“,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photographs“,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London ;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Research“,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Formats“.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Applications“.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Arts“.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50"/>
          <w:headerReference w:type="first" r:id="rId5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5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24A4" w:rsidRDefault="00EF24A4">
      <w:pPr>
        <w:spacing w:before="0" w:line="240" w:lineRule="auto"/>
      </w:pPr>
      <w:r>
        <w:separator/>
      </w:r>
    </w:p>
  </w:endnote>
  <w:endnote w:type="continuationSeparator" w:id="0">
    <w:p w:rsidR="00EF24A4" w:rsidRDefault="00EF24A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24A4" w:rsidRDefault="00EF24A4">
      <w:pPr>
        <w:spacing w:before="0" w:line="240" w:lineRule="auto"/>
      </w:pPr>
      <w:r>
        <w:separator/>
      </w:r>
    </w:p>
  </w:footnote>
  <w:footnote w:type="continuationSeparator" w:id="0">
    <w:p w:rsidR="00EF24A4" w:rsidRDefault="00EF24A4">
      <w:pPr>
        <w:spacing w:before="0" w:line="240" w:lineRule="auto"/>
      </w:pPr>
      <w:r>
        <w:continuationSeparator/>
      </w:r>
    </w:p>
  </w:footnote>
  <w:footnote w:id="1">
    <w:p w:rsidR="008D4C25" w:rsidRPr="00856265" w:rsidRDefault="008D4C2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8D4C25" w:rsidRPr="00436AD8" w:rsidRDefault="008D4C25">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8D4C25" w:rsidRPr="00DB4ACE" w:rsidRDefault="008D4C25">
      <w:pPr>
        <w:pStyle w:val="Funotentext"/>
      </w:pPr>
      <w:r>
        <w:rPr>
          <w:rStyle w:val="Funotenzeichen"/>
        </w:rPr>
        <w:footnoteRef/>
      </w:r>
      <w:r>
        <w:t xml:space="preserve"> </w:t>
      </w:r>
      <w:r w:rsidRPr="00DB4ACE">
        <w:rPr>
          <w:sz w:val="16"/>
          <w:szCs w:val="16"/>
        </w:rPr>
        <w:t>Siehe hierzu das Weber-Fechner-Gesetz</w:t>
      </w:r>
      <w:r>
        <w:t>.</w:t>
      </w:r>
    </w:p>
  </w:footnote>
  <w:footnote w:id="4">
    <w:p w:rsidR="008D4C25" w:rsidRDefault="008D4C25">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8D4C25" w:rsidRDefault="008D4C2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8D4C25" w:rsidRPr="00DE7F73" w:rsidRDefault="008D4C2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8D4C25" w:rsidRPr="00BD5EC2" w:rsidRDefault="008D4C25">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8D4C25" w:rsidRPr="00BD5EC2" w:rsidRDefault="008D4C2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8D4C25" w:rsidRPr="00F80E42" w:rsidRDefault="008D4C2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8D4C25" w:rsidRPr="00025EB6" w:rsidRDefault="008D4C25">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8D4C25" w:rsidRPr="00166F34" w:rsidRDefault="008D4C25">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8D4C25" w:rsidRPr="001B3364" w:rsidRDefault="008D4C2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EE4B4A" w:rsidRPr="009C4FB5" w:rsidRDefault="00EE4B4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9A74DC" w:rsidRPr="009A74DC" w:rsidRDefault="009A74D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BB4514">
      <w:rPr>
        <w:noProof/>
      </w:rPr>
      <w:instrText>8</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BB4514">
      <w:rPr>
        <w:noProof/>
      </w:rPr>
      <w:instrText>8</w:instrText>
    </w:r>
    <w:r>
      <w:rPr>
        <w:noProof/>
      </w:rPr>
      <w:fldChar w:fldCharType="end"/>
    </w:r>
    <w:r>
      <w:instrText xml:space="preserve"> " " \* MERGEFORMAT </w:instrText>
    </w:r>
    <w:r>
      <w:fldChar w:fldCharType="separate"/>
    </w:r>
    <w:r w:rsidR="00BB4514">
      <w:rPr>
        <w:noProof/>
      </w:rPr>
      <w:instrText>8</w:instrText>
    </w:r>
    <w:r w:rsidR="00BB4514">
      <w:instrText xml:space="preserve"> </w:instrText>
    </w:r>
    <w:r>
      <w:fldChar w:fldCharType="end"/>
    </w:r>
    <w:r>
      <w:instrText xml:space="preserve"> \* MERGEFORMAT </w:instrText>
    </w:r>
    <w:r w:rsidR="00BB4514">
      <w:fldChar w:fldCharType="separate"/>
    </w:r>
    <w:r w:rsidR="00BB4514">
      <w:rPr>
        <w:noProof/>
      </w:rPr>
      <w:t xml:space="preserve">8 </w:t>
    </w:r>
    <w:r>
      <w:fldChar w:fldCharType="end"/>
    </w:r>
    <w:r>
      <w:rPr>
        <w:noProof/>
      </w:rPr>
      <w:fldChar w:fldCharType="begin"/>
    </w:r>
    <w:r>
      <w:rPr>
        <w:noProof/>
      </w:rPr>
      <w:instrText xml:space="preserve"> STYLEREF "Überschrift 1" \* MERGEFORMAT </w:instrText>
    </w:r>
    <w:r>
      <w:rPr>
        <w:noProof/>
      </w:rPr>
      <w:fldChar w:fldCharType="separate"/>
    </w:r>
    <w:r w:rsidR="00BB4514">
      <w:rPr>
        <w:noProof/>
      </w:rPr>
      <w:t>ProSekKa Sky Camera</w:t>
    </w:r>
    <w:r>
      <w:rPr>
        <w:noProof/>
      </w:rPr>
      <w:fldChar w:fldCharType="end"/>
    </w:r>
    <w:r>
      <w:tab/>
    </w:r>
    <w:r>
      <w:fldChar w:fldCharType="begin"/>
    </w:r>
    <w:r>
      <w:instrText xml:space="preserve"> PAGE  \* MERGEFORMAT </w:instrText>
    </w:r>
    <w:r>
      <w:fldChar w:fldCharType="separate"/>
    </w:r>
    <w:r w:rsidR="00BB4514">
      <w:rPr>
        <w:noProof/>
      </w:rPr>
      <w:t>4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513E0"/>
    <w:rsid w:val="00051554"/>
    <w:rsid w:val="0005295B"/>
    <w:rsid w:val="00053B7D"/>
    <w:rsid w:val="00054067"/>
    <w:rsid w:val="00054094"/>
    <w:rsid w:val="00054130"/>
    <w:rsid w:val="00054A37"/>
    <w:rsid w:val="00055D5F"/>
    <w:rsid w:val="0006421C"/>
    <w:rsid w:val="00064D6C"/>
    <w:rsid w:val="00065ABF"/>
    <w:rsid w:val="00067DCD"/>
    <w:rsid w:val="00070CDF"/>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E66"/>
    <w:rsid w:val="000F2512"/>
    <w:rsid w:val="000F2C22"/>
    <w:rsid w:val="000F5969"/>
    <w:rsid w:val="000F6E0C"/>
    <w:rsid w:val="000F7D92"/>
    <w:rsid w:val="001013CE"/>
    <w:rsid w:val="00104A1A"/>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51A0"/>
    <w:rsid w:val="002A5C70"/>
    <w:rsid w:val="002A7513"/>
    <w:rsid w:val="002B0D82"/>
    <w:rsid w:val="002B19DC"/>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39B"/>
    <w:rsid w:val="003176CC"/>
    <w:rsid w:val="00317896"/>
    <w:rsid w:val="00322B5D"/>
    <w:rsid w:val="00325ED9"/>
    <w:rsid w:val="00325F6C"/>
    <w:rsid w:val="0032639F"/>
    <w:rsid w:val="00327BA6"/>
    <w:rsid w:val="00331EB3"/>
    <w:rsid w:val="003349A9"/>
    <w:rsid w:val="003359FA"/>
    <w:rsid w:val="00336A89"/>
    <w:rsid w:val="00336C52"/>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47EE"/>
    <w:rsid w:val="00364DC0"/>
    <w:rsid w:val="00370BF5"/>
    <w:rsid w:val="003731B3"/>
    <w:rsid w:val="00374D75"/>
    <w:rsid w:val="00376DCD"/>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6DAC"/>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6401"/>
    <w:rsid w:val="00436AD8"/>
    <w:rsid w:val="00437A85"/>
    <w:rsid w:val="00440D21"/>
    <w:rsid w:val="00441F76"/>
    <w:rsid w:val="00443206"/>
    <w:rsid w:val="00444719"/>
    <w:rsid w:val="00444B08"/>
    <w:rsid w:val="00444BC1"/>
    <w:rsid w:val="00446046"/>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F69"/>
    <w:rsid w:val="004D1AA2"/>
    <w:rsid w:val="004D374F"/>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72DB"/>
    <w:rsid w:val="005014AF"/>
    <w:rsid w:val="005019F5"/>
    <w:rsid w:val="005021D5"/>
    <w:rsid w:val="00503C37"/>
    <w:rsid w:val="00503DA8"/>
    <w:rsid w:val="00506BF3"/>
    <w:rsid w:val="005070D4"/>
    <w:rsid w:val="0051053E"/>
    <w:rsid w:val="00510D51"/>
    <w:rsid w:val="005112A5"/>
    <w:rsid w:val="00513B3C"/>
    <w:rsid w:val="00514E1E"/>
    <w:rsid w:val="005150DD"/>
    <w:rsid w:val="00517148"/>
    <w:rsid w:val="0051744D"/>
    <w:rsid w:val="00520996"/>
    <w:rsid w:val="00520AE1"/>
    <w:rsid w:val="005211EC"/>
    <w:rsid w:val="0052141F"/>
    <w:rsid w:val="00521D9A"/>
    <w:rsid w:val="00521F9F"/>
    <w:rsid w:val="00522B8B"/>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0C1C"/>
    <w:rsid w:val="00591B9B"/>
    <w:rsid w:val="005921A2"/>
    <w:rsid w:val="005957F7"/>
    <w:rsid w:val="005A2605"/>
    <w:rsid w:val="005A260D"/>
    <w:rsid w:val="005A2F0E"/>
    <w:rsid w:val="005A4A68"/>
    <w:rsid w:val="005A7737"/>
    <w:rsid w:val="005B0556"/>
    <w:rsid w:val="005B0A85"/>
    <w:rsid w:val="005B2821"/>
    <w:rsid w:val="005B2C28"/>
    <w:rsid w:val="005B2F93"/>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6EFE"/>
    <w:rsid w:val="00657647"/>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904F5"/>
    <w:rsid w:val="0069103C"/>
    <w:rsid w:val="0069170F"/>
    <w:rsid w:val="0069179E"/>
    <w:rsid w:val="00692DAA"/>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45A1"/>
    <w:rsid w:val="006D6B45"/>
    <w:rsid w:val="006E1633"/>
    <w:rsid w:val="006E1C04"/>
    <w:rsid w:val="006E208E"/>
    <w:rsid w:val="006E232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5DFA"/>
    <w:rsid w:val="0070613C"/>
    <w:rsid w:val="00717EC0"/>
    <w:rsid w:val="00727115"/>
    <w:rsid w:val="00727DD8"/>
    <w:rsid w:val="00731CDE"/>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54D2"/>
    <w:rsid w:val="00856120"/>
    <w:rsid w:val="00856941"/>
    <w:rsid w:val="008606EE"/>
    <w:rsid w:val="00860F55"/>
    <w:rsid w:val="00861519"/>
    <w:rsid w:val="00862DDF"/>
    <w:rsid w:val="0086313C"/>
    <w:rsid w:val="00864087"/>
    <w:rsid w:val="00864856"/>
    <w:rsid w:val="00864AE9"/>
    <w:rsid w:val="00865D3A"/>
    <w:rsid w:val="00867AEA"/>
    <w:rsid w:val="00867EBE"/>
    <w:rsid w:val="008706AD"/>
    <w:rsid w:val="00873A3C"/>
    <w:rsid w:val="00875077"/>
    <w:rsid w:val="008768F9"/>
    <w:rsid w:val="00876E6E"/>
    <w:rsid w:val="00881890"/>
    <w:rsid w:val="00882517"/>
    <w:rsid w:val="0088299E"/>
    <w:rsid w:val="00886D64"/>
    <w:rsid w:val="00891125"/>
    <w:rsid w:val="0089222C"/>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F0072"/>
    <w:rsid w:val="008F10E9"/>
    <w:rsid w:val="008F24FD"/>
    <w:rsid w:val="008F56CA"/>
    <w:rsid w:val="0090212B"/>
    <w:rsid w:val="00902533"/>
    <w:rsid w:val="00902A05"/>
    <w:rsid w:val="00904915"/>
    <w:rsid w:val="009066D7"/>
    <w:rsid w:val="009073AF"/>
    <w:rsid w:val="00912079"/>
    <w:rsid w:val="009126D9"/>
    <w:rsid w:val="00913423"/>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6D9"/>
    <w:rsid w:val="009939FA"/>
    <w:rsid w:val="009962F4"/>
    <w:rsid w:val="0099695C"/>
    <w:rsid w:val="009A0402"/>
    <w:rsid w:val="009A1D93"/>
    <w:rsid w:val="009A3610"/>
    <w:rsid w:val="009A5D84"/>
    <w:rsid w:val="009A6619"/>
    <w:rsid w:val="009A6CDA"/>
    <w:rsid w:val="009A6F60"/>
    <w:rsid w:val="009A74DC"/>
    <w:rsid w:val="009A755F"/>
    <w:rsid w:val="009B03E4"/>
    <w:rsid w:val="009B2F6E"/>
    <w:rsid w:val="009B3534"/>
    <w:rsid w:val="009B5EC8"/>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026B"/>
    <w:rsid w:val="00A126AD"/>
    <w:rsid w:val="00A128CD"/>
    <w:rsid w:val="00A14A0F"/>
    <w:rsid w:val="00A14C17"/>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10D9"/>
    <w:rsid w:val="00A810F5"/>
    <w:rsid w:val="00A8339B"/>
    <w:rsid w:val="00A84672"/>
    <w:rsid w:val="00A8566A"/>
    <w:rsid w:val="00A909DE"/>
    <w:rsid w:val="00A918BE"/>
    <w:rsid w:val="00A9619F"/>
    <w:rsid w:val="00A9651E"/>
    <w:rsid w:val="00A971D3"/>
    <w:rsid w:val="00AA0363"/>
    <w:rsid w:val="00AA08EA"/>
    <w:rsid w:val="00AA0F92"/>
    <w:rsid w:val="00AA374C"/>
    <w:rsid w:val="00AA5D51"/>
    <w:rsid w:val="00AA6403"/>
    <w:rsid w:val="00AA759F"/>
    <w:rsid w:val="00AA77F9"/>
    <w:rsid w:val="00AA7810"/>
    <w:rsid w:val="00AA7C6E"/>
    <w:rsid w:val="00AB03F8"/>
    <w:rsid w:val="00AB0591"/>
    <w:rsid w:val="00AB0735"/>
    <w:rsid w:val="00AB0860"/>
    <w:rsid w:val="00AB2F61"/>
    <w:rsid w:val="00AB36DA"/>
    <w:rsid w:val="00AB4108"/>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243C"/>
    <w:rsid w:val="00B53180"/>
    <w:rsid w:val="00B5373E"/>
    <w:rsid w:val="00B54EC9"/>
    <w:rsid w:val="00B568FC"/>
    <w:rsid w:val="00B56D16"/>
    <w:rsid w:val="00B578AE"/>
    <w:rsid w:val="00B60278"/>
    <w:rsid w:val="00B608D1"/>
    <w:rsid w:val="00B6098E"/>
    <w:rsid w:val="00B61B22"/>
    <w:rsid w:val="00B62206"/>
    <w:rsid w:val="00B63A6A"/>
    <w:rsid w:val="00B65B86"/>
    <w:rsid w:val="00B66DF9"/>
    <w:rsid w:val="00B66E08"/>
    <w:rsid w:val="00B67EF0"/>
    <w:rsid w:val="00B70C1C"/>
    <w:rsid w:val="00B7119B"/>
    <w:rsid w:val="00B71DC4"/>
    <w:rsid w:val="00B72DD3"/>
    <w:rsid w:val="00B733CE"/>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5F0B"/>
    <w:rsid w:val="00BA7590"/>
    <w:rsid w:val="00BB1BA5"/>
    <w:rsid w:val="00BB3F63"/>
    <w:rsid w:val="00BB4514"/>
    <w:rsid w:val="00BB65AC"/>
    <w:rsid w:val="00BC0472"/>
    <w:rsid w:val="00BC1827"/>
    <w:rsid w:val="00BC1BC1"/>
    <w:rsid w:val="00BC3009"/>
    <w:rsid w:val="00BC35A8"/>
    <w:rsid w:val="00BC53B2"/>
    <w:rsid w:val="00BC5DBB"/>
    <w:rsid w:val="00BC67F7"/>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CE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1094"/>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1690"/>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130A"/>
    <w:rsid w:val="00D1334E"/>
    <w:rsid w:val="00D14A0F"/>
    <w:rsid w:val="00D1524E"/>
    <w:rsid w:val="00D15FE0"/>
    <w:rsid w:val="00D16F14"/>
    <w:rsid w:val="00D17298"/>
    <w:rsid w:val="00D21EFD"/>
    <w:rsid w:val="00D23184"/>
    <w:rsid w:val="00D235BF"/>
    <w:rsid w:val="00D24271"/>
    <w:rsid w:val="00D26A83"/>
    <w:rsid w:val="00D26EB2"/>
    <w:rsid w:val="00D30838"/>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16F5"/>
    <w:rsid w:val="00DB4ACE"/>
    <w:rsid w:val="00DB71AF"/>
    <w:rsid w:val="00DB79A5"/>
    <w:rsid w:val="00DC06CE"/>
    <w:rsid w:val="00DC16C6"/>
    <w:rsid w:val="00DC1A31"/>
    <w:rsid w:val="00DC2CA3"/>
    <w:rsid w:val="00DC330C"/>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7D6"/>
    <w:rsid w:val="00E54B5A"/>
    <w:rsid w:val="00E55ADF"/>
    <w:rsid w:val="00E56876"/>
    <w:rsid w:val="00E57421"/>
    <w:rsid w:val="00E57D17"/>
    <w:rsid w:val="00E61426"/>
    <w:rsid w:val="00E61AB5"/>
    <w:rsid w:val="00E62EE1"/>
    <w:rsid w:val="00E63BC9"/>
    <w:rsid w:val="00E65A44"/>
    <w:rsid w:val="00E65A79"/>
    <w:rsid w:val="00E672BB"/>
    <w:rsid w:val="00E70C61"/>
    <w:rsid w:val="00E73425"/>
    <w:rsid w:val="00E8030E"/>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6C5"/>
    <w:rsid w:val="00EB4FAD"/>
    <w:rsid w:val="00EB5545"/>
    <w:rsid w:val="00EC0AF9"/>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4B4A"/>
    <w:rsid w:val="00EE5C1A"/>
    <w:rsid w:val="00EE6B8E"/>
    <w:rsid w:val="00EE73E6"/>
    <w:rsid w:val="00EE7493"/>
    <w:rsid w:val="00EE7AFE"/>
    <w:rsid w:val="00EE7DD3"/>
    <w:rsid w:val="00EF0D22"/>
    <w:rsid w:val="00EF1389"/>
    <w:rsid w:val="00EF24A4"/>
    <w:rsid w:val="00EF2F50"/>
    <w:rsid w:val="00EF78FA"/>
    <w:rsid w:val="00F02C65"/>
    <w:rsid w:val="00F049CB"/>
    <w:rsid w:val="00F07CB9"/>
    <w:rsid w:val="00F100C5"/>
    <w:rsid w:val="00F108A1"/>
    <w:rsid w:val="00F11196"/>
    <w:rsid w:val="00F11D79"/>
    <w:rsid w:val="00F12040"/>
    <w:rsid w:val="00F121E4"/>
    <w:rsid w:val="00F12523"/>
    <w:rsid w:val="00F133AF"/>
    <w:rsid w:val="00F134E1"/>
    <w:rsid w:val="00F138EE"/>
    <w:rsid w:val="00F14ECB"/>
    <w:rsid w:val="00F20135"/>
    <w:rsid w:val="00F20AD5"/>
    <w:rsid w:val="00F2163D"/>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C0D0A"/>
    <w:rsid w:val="00FC1732"/>
    <w:rsid w:val="00FC204B"/>
    <w:rsid w:val="00FC26BF"/>
    <w:rsid w:val="00FC39DF"/>
    <w:rsid w:val="00FC3F30"/>
    <w:rsid w:val="00FC493B"/>
    <w:rsid w:val="00FC4A9E"/>
    <w:rsid w:val="00FC4B0B"/>
    <w:rsid w:val="00FC6477"/>
    <w:rsid w:val="00FC7D35"/>
    <w:rsid w:val="00FD1154"/>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5.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picamera.readthedocs.io/en/release-1.12/recipes2.html"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synonyme.woxikon.de/synonyme/%C3%BCberschaubarkeit.php" TargetMode="External"/><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picamera.readthedocs.io/en/release-1.13/recipes2.html"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FB46FF-0BC6-4100-AE04-302C7DAB4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2262</Words>
  <Characters>140256</Characters>
  <Application>Microsoft Office Word</Application>
  <DocSecurity>0</DocSecurity>
  <Lines>1168</Lines>
  <Paragraphs>32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2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52</cp:revision>
  <cp:lastPrinted>2011-10-23T20:42:00Z</cp:lastPrinted>
  <dcterms:created xsi:type="dcterms:W3CDTF">2017-10-04T05:43:00Z</dcterms:created>
  <dcterms:modified xsi:type="dcterms:W3CDTF">2019-01-08T20:2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